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15D18BDC"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as sufficient magnification (discussed in Sec. 1.4)</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132D20">
          <w:rPr>
            <w:rStyle w:val="Hyperlink"/>
            <w:rFonts w:ascii="Times New Roman" w:hAnsi="Times New Roman" w:cs="Times New Roman"/>
            <w:szCs w:val="24"/>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28517A">
          <w:rPr>
            <w:rStyle w:val="Hyperlink"/>
            <w:rFonts w:ascii="Times New Roman" w:hAnsi="Times New Roman" w:cs="Times New Roman"/>
            <w:szCs w:val="24"/>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EF0F48">
          <w:rPr>
            <w:rStyle w:val="Hyperlink"/>
            <w:rFonts w:ascii="Times New Roman" w:hAnsi="Times New Roman" w:cs="Times New Roman"/>
            <w:szCs w:val="24"/>
          </w:rPr>
          <w:t>Sec.</w:t>
        </w:r>
        <w:r w:rsidR="00F90EA8" w:rsidRPr="00EF0F48">
          <w:rPr>
            <w:rStyle w:val="Hyperlink"/>
            <w:rFonts w:ascii="Times New Roman" w:hAnsi="Times New Roman" w:cs="Times New Roman"/>
            <w:szCs w:val="24"/>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CA0037" w:rsidRPr="00EF0F48">
          <w:rPr>
            <w:rStyle w:val="Hyperlink"/>
            <w:rFonts w:ascii="Times New Roman" w:hAnsi="Times New Roman" w:cs="Times New Roman"/>
            <w:szCs w:val="24"/>
          </w:rPr>
          <w:t>5</w:t>
        </w:r>
      </w:hyperlink>
      <w:r>
        <w:rPr>
          <w:rFonts w:ascii="Times New Roman" w:hAnsi="Times New Roman" w:cs="Times New Roman"/>
          <w:szCs w:val="24"/>
        </w:rPr>
        <w:t xml:space="preserve"> and </w:t>
      </w:r>
      <w:hyperlink w:anchor="_1.6_Computational_imaging" w:history="1">
        <w:r w:rsidR="00C1527A" w:rsidRPr="000B46BF">
          <w:rPr>
            <w:rStyle w:val="Hyperlink"/>
            <w:rFonts w:ascii="Times New Roman" w:hAnsi="Times New Roman" w:cs="Times New Roman"/>
            <w:szCs w:val="24"/>
          </w:rPr>
          <w:t>Sec.</w:t>
        </w:r>
        <w:r w:rsidRPr="000B46BF">
          <w:rPr>
            <w:rStyle w:val="Hyperlink"/>
            <w:rFonts w:ascii="Times New Roman" w:hAnsi="Times New Roman" w:cs="Times New Roman"/>
            <w:szCs w:val="24"/>
          </w:rPr>
          <w:t xml:space="preserve"> 1.</w:t>
        </w:r>
        <w:r w:rsidR="00CA0037" w:rsidRPr="000B46BF">
          <w:rPr>
            <w:rStyle w:val="Hyperlink"/>
            <w:rFonts w:ascii="Times New Roman" w:hAnsi="Times New Roman" w:cs="Times New Roman"/>
            <w:szCs w:val="24"/>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E808CC">
          <w:rPr>
            <w:rStyle w:val="Hyperlink"/>
            <w:rFonts w:ascii="Times New Roman" w:hAnsi="Times New Roman" w:cs="Times New Roman"/>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E808CC">
          <w:rPr>
            <w:rStyle w:val="Hyperlink"/>
            <w:rFonts w:ascii="Times New Roman" w:hAnsi="Times New Roman" w:cs="Times New Roman"/>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E808CC">
          <w:rPr>
            <w:rStyle w:val="Hyperlink"/>
            <w:rFonts w:ascii="Times New Roman" w:hAnsi="Times New Roman" w:cs="Times New Roman"/>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E32851" w:rsidP="007065C9">
      <w:pPr>
        <w:spacing w:after="0" w:line="480" w:lineRule="auto"/>
        <w:ind w:firstLine="576"/>
        <w:jc w:val="both"/>
        <w:rPr>
          <w:rFonts w:ascii="Times New Roman" w:hAnsi="Times New Roman" w:cs="Times New Roman"/>
        </w:rPr>
      </w:pPr>
      <w:hyperlink w:anchor="Figure_1_5" w:history="1">
        <w:r w:rsidR="005465B9"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005465B9" w:rsidRPr="00E808CC">
          <w:rPr>
            <w:rStyle w:val="Hyperlink"/>
            <w:rFonts w:ascii="Times New Roman" w:hAnsi="Times New Roman" w:cs="Times New Roman"/>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E32851"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6"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6"/>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E32851"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7"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7"/>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8" w:name="NumberRef1000522375"/>
        <w:bookmarkStart w:id="19" w:name="NumberRef3902914524"/>
        <w:bookmarkStart w:id="20" w:name="NumberRef5886285901"/>
        <w:bookmarkStart w:id="21" w:name="NumberRef7549083233"/>
        <w:bookmarkStart w:id="22"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8"/>
            <w:bookmarkEnd w:id="19"/>
            <w:bookmarkEnd w:id="20"/>
            <w:bookmarkEnd w:id="21"/>
            <w:bookmarkEnd w:id="22"/>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3"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3"/>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28458C">
          <w:rPr>
            <w:rStyle w:val="Hyperlink"/>
            <w:rFonts w:ascii="Times New Roman" w:eastAsiaTheme="minorEastAsia" w:hAnsi="Times New Roman" w:cs="Times New Roman"/>
          </w:rPr>
          <w:t>Sec.</w:t>
        </w:r>
        <w:r w:rsidR="0024500F" w:rsidRPr="0028458C">
          <w:rPr>
            <w:rStyle w:val="Hyperlink"/>
            <w:rFonts w:ascii="Times New Roman" w:eastAsiaTheme="minorEastAsia" w:hAnsi="Times New Roman" w:cs="Times New Roman"/>
          </w:rPr>
          <w:t xml:space="preserve"> 1.</w:t>
        </w:r>
        <w:r w:rsidR="0028458C" w:rsidRPr="0028458C">
          <w:rPr>
            <w:rStyle w:val="Hyperlink"/>
            <w:rFonts w:ascii="Times New Roman" w:eastAsiaTheme="minorEastAsia" w:hAnsi="Times New Roman" w:cs="Times New Roman"/>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4" w:name="NumberRef1030226350"/>
        <w:bookmarkStart w:id="25"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4"/>
            <w:bookmarkEnd w:id="25"/>
          </w:p>
        </w:tc>
      </w:tr>
    </w:tbl>
    <w:p w14:paraId="2656A54D" w14:textId="682C0D63" w:rsidR="00AF0E7F" w:rsidRDefault="00E32851"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6"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6"/>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E32851"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7"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7"/>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28" w:name="_1.5_Scheimpflug_imaging"/>
      <w:bookmarkEnd w:id="28"/>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29"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9"/>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0" w:name="_1.6_Computational_imaging"/>
      <w:bookmarkEnd w:id="30"/>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132E35">
          <w:rPr>
            <w:rStyle w:val="Hyperlink"/>
            <w:rFonts w:ascii="Times New Roman" w:hAnsi="Times New Roman" w:cs="Times New Roman"/>
          </w:rPr>
          <w:t>Sec.</w:t>
        </w:r>
        <w:r w:rsidRPr="00132E35">
          <w:rPr>
            <w:rStyle w:val="Hyperlink"/>
            <w:rFonts w:ascii="Times New Roman" w:hAnsi="Times New Roman" w:cs="Times New Roman"/>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1" w:name="_Toc387928527"/>
      <w:r w:rsidRPr="00FE3EA1">
        <w:rPr>
          <w:rFonts w:ascii="Times New Roman" w:hAnsi="Times New Roman" w:cs="Times New Roman"/>
          <w:b/>
          <w:color w:val="auto"/>
          <w:sz w:val="22"/>
          <w:szCs w:val="22"/>
        </w:rPr>
        <w:t>2.1 State-of-the-art large standoff iris acquisition</w:t>
      </w:r>
      <w:bookmarkEnd w:id="31"/>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2" w:name="_2.3.2_Extending_capture"/>
      <w:bookmarkEnd w:id="32"/>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3" w:name="OLE_LINK1"/>
            <w:bookmarkStart w:id="3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3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3"/>
    <w:bookmarkEnd w:id="3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36" w:name="Figure_3_2"/>
            <w:r w:rsidRPr="0023292A">
              <w:rPr>
                <w:rFonts w:ascii="Times New Roman" w:hAnsi="Times New Roman" w:cs="Times New Roman"/>
                <w:b/>
                <w:color w:val="C00000"/>
              </w:rPr>
              <w:t>Figure 3.2</w:t>
            </w:r>
            <w:bookmarkEnd w:id="3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E32851"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3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3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32851"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32851"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3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3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32851"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39" w:name="NumberRef5334240198"/>
        <w:bookmarkStart w:id="40" w:name="NumberRef5795186162"/>
        <w:bookmarkStart w:id="41" w:name="NumberRef9495566487"/>
        <w:bookmarkStart w:id="42" w:name="NumberRef3640186787"/>
        <w:bookmarkStart w:id="4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39"/>
            <w:bookmarkEnd w:id="40"/>
            <w:bookmarkEnd w:id="41"/>
            <w:bookmarkEnd w:id="42"/>
            <w:bookmarkEnd w:id="4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E32851"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E32851"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4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4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32851"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45"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45"/>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32851"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32851"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46"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32851"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3285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47" w:name="NumberRef7747400999"/>
        <w:bookmarkStart w:id="48"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32851"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49" w:name="NumberRef2895624638"/>
        <w:bookmarkStart w:id="50"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E3285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1" w:name="NumberRef2439313531"/>
        <w:bookmarkStart w:id="52" w:name="NumberRef5338730812"/>
        <w:bookmarkStart w:id="53"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32851"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32851"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4"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5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5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32851"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56" w:name="NumberRef535045266"/>
        <w:bookmarkStart w:id="57" w:name="NumberRef5891630054"/>
        <w:bookmarkStart w:id="58" w:name="NumberRef6951155066"/>
        <w:bookmarkStart w:id="59"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bookmarkEnd w:id="58"/>
            <w:bookmarkEnd w:id="5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3285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32851"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3285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32851"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32851"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0"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32851"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1" w:name="NumberRef8144900203"/>
        <w:bookmarkStart w:id="62" w:name="NumberRef453527570"/>
        <w:bookmarkStart w:id="63" w:name="NumberRef8298016191"/>
        <w:bookmarkStart w:id="64"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bookmarkEnd w:id="62"/>
            <w:bookmarkEnd w:id="63"/>
            <w:bookmarkEnd w:id="64"/>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6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6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32851"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66" w:name="NumberRef4140326977"/>
        <w:bookmarkStart w:id="67"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bookmarkEnd w:id="6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32851"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68"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3285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9"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32851"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0" w:name="Figure_3_7"/>
            <w:r w:rsidRPr="00097C0A">
              <w:rPr>
                <w:rFonts w:ascii="Times New Roman" w:hAnsi="Times New Roman" w:cs="Times New Roman"/>
                <w:b/>
                <w:color w:val="C00000"/>
              </w:rPr>
              <w:t>Figure 3.7</w:t>
            </w:r>
            <w:bookmarkEnd w:id="7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32851"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32851"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1"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3285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2"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3"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32851"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74"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32851"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75" w:name="NumberRef4687001109"/>
        <w:bookmarkStart w:id="76" w:name="NumberRef8626193404"/>
        <w:bookmarkStart w:id="77"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bookmarkEnd w:id="76"/>
            <w:bookmarkEnd w:id="77"/>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32851"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78"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32851"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79" w:name="NumberRef187583566"/>
        <w:bookmarkStart w:id="80"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bookmarkEnd w:id="80"/>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32851"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1" w:name="NumberRef739533305"/>
        <w:bookmarkStart w:id="82" w:name="NumberRef1054526567"/>
        <w:bookmarkStart w:id="83" w:name="NumberRef3316944242"/>
        <w:bookmarkStart w:id="84" w:name="NumberRef1282498837"/>
        <w:bookmarkStart w:id="85" w:name="NumberRef9619531631"/>
        <w:bookmarkStart w:id="86" w:name="NumberRef8714458346"/>
        <w:bookmarkStart w:id="87" w:name="NumberRef562368631"/>
        <w:bookmarkStart w:id="88" w:name="NumberRef7671116590"/>
        <w:bookmarkStart w:id="89"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bookmarkEnd w:id="82"/>
            <w:bookmarkEnd w:id="83"/>
            <w:bookmarkEnd w:id="84"/>
            <w:bookmarkEnd w:id="85"/>
            <w:bookmarkEnd w:id="86"/>
            <w:bookmarkEnd w:id="87"/>
            <w:bookmarkEnd w:id="88"/>
            <w:bookmarkEnd w:id="8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32851"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32851"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32851"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3285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32851"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1" w:name="Table_3_1"/>
            <w:r w:rsidRPr="00097C0A">
              <w:rPr>
                <w:rFonts w:ascii="Times New Roman" w:hAnsi="Times New Roman" w:cs="Times New Roman"/>
                <w:b/>
                <w:color w:val="0070C0"/>
              </w:rPr>
              <w:lastRenderedPageBreak/>
              <w:t>Table 3.1</w:t>
            </w:r>
            <w:bookmarkEnd w:id="9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E32851"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93" w:name="_3.7.2_Properties_of"/>
      <w:bookmarkEnd w:id="9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9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9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95" w:name="Figure_3_11"/>
            <w:r>
              <w:rPr>
                <w:rFonts w:ascii="Times New Roman" w:hAnsi="Times New Roman" w:cs="Times New Roman"/>
                <w:b/>
                <w:color w:val="C00000"/>
              </w:rPr>
              <w:t>Figure 3.11</w:t>
            </w:r>
            <w:bookmarkEnd w:id="9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96" w:name="Figure_3_12"/>
            <w:r>
              <w:rPr>
                <w:rFonts w:ascii="Times New Roman" w:hAnsi="Times New Roman" w:cs="Times New Roman"/>
                <w:b/>
                <w:color w:val="C00000"/>
              </w:rPr>
              <w:t>Figure 3.12</w:t>
            </w:r>
            <w:bookmarkEnd w:id="9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9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9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9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9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9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9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32851"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00" w:name="NumberRef5248684287"/>
      <w:bookmarkEnd w:id="10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E32851"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0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0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0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32851"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32851"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3" w:name="NumberRef2844802737"/>
        <w:bookmarkStart w:id="10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3285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32851"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0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0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3285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0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3285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09" w:name="NumberRef9485710859"/>
        <w:bookmarkStart w:id="110" w:name="NumberRef6465871334"/>
        <w:bookmarkStart w:id="11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1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3285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13" w:name="NumberRef9798293710"/>
        <w:bookmarkStart w:id="114" w:name="NumberRef4100732207"/>
        <w:bookmarkStart w:id="11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bookmarkEnd w:id="11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3009704947"/>
        <w:bookmarkStart w:id="117" w:name="NumberRef4013743401"/>
        <w:bookmarkStart w:id="118" w:name="NumberRef2782799602"/>
        <w:bookmarkStart w:id="119" w:name="NumberRef1628215909"/>
        <w:bookmarkStart w:id="12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bookmarkEnd w:id="119"/>
            <w:bookmarkEnd w:id="12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32851"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2" w:name="NumberRef3262062073"/>
        <w:bookmarkStart w:id="12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3285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4" w:name="NumberRef2075611353"/>
        <w:bookmarkStart w:id="12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bookmarkEnd w:id="12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32851"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32851"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32851"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32851"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32851"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32851"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2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28" w:name="NumberRef4579714537"/>
        <w:bookmarkStart w:id="129" w:name="NumberRef6779477000"/>
        <w:bookmarkStart w:id="13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32851"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31" w:name="NumberRef3789025545"/>
        <w:bookmarkStart w:id="132" w:name="NumberRef2896650434"/>
        <w:bookmarkStart w:id="133" w:name="NumberRef979738235"/>
        <w:bookmarkStart w:id="134" w:name="NumberRef5024539232"/>
        <w:bookmarkStart w:id="135" w:name="NumberRef6570549607"/>
        <w:bookmarkStart w:id="13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bookmarkEnd w:id="13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3285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3285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3285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32851"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32851"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32851"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32851"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32851"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3285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32851"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3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38" w:name="_4.3.1_Example:_Focusing"/>
      <w:bookmarkEnd w:id="13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9"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3285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40"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r w:rsidR="00200A23" w:rsidRPr="00757137" w14:paraId="7478D7CB" w14:textId="77777777" w:rsidTr="00200A23">
        <w:tc>
          <w:tcPr>
            <w:tcW w:w="7910" w:type="dxa"/>
            <w:shd w:val="clear" w:color="auto" w:fill="auto"/>
            <w:vAlign w:val="center"/>
          </w:tcPr>
          <w:p w14:paraId="3E699359" w14:textId="1E4E2FE1" w:rsidR="00200A23" w:rsidRPr="00757137" w:rsidRDefault="00E3285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41"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r w:rsidR="00F84D7B" w:rsidRPr="00757137" w14:paraId="5DCF65F0" w14:textId="77777777" w:rsidTr="00F84D7B">
        <w:tc>
          <w:tcPr>
            <w:tcW w:w="7910" w:type="dxa"/>
            <w:shd w:val="clear" w:color="auto" w:fill="auto"/>
            <w:vAlign w:val="center"/>
          </w:tcPr>
          <w:p w14:paraId="037533A7" w14:textId="42AD9792" w:rsidR="00F84D7B"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2" w:name="NumberRef6276420355"/>
        <w:bookmarkStart w:id="143" w:name="NumberRef4284563661"/>
        <w:bookmarkStart w:id="144" w:name="NumberRef5610401034"/>
        <w:bookmarkStart w:id="145" w:name="NumberRef4596408010"/>
        <w:bookmarkStart w:id="146"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3285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3285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47" w:name="NumberRef6944853067"/>
        <w:bookmarkStart w:id="148"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4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4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0" w:name="NumberRef3534726501"/>
        <w:bookmarkStart w:id="151"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3285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52"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3285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53"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54"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55"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32851"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3285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56" w:name="NumberRef4629800320"/>
        <w:bookmarkStart w:id="157"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3285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3285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32851"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58"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32851"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59" w:name="NumberRef9790779352"/>
        <w:bookmarkStart w:id="160"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6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6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32851"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62" w:name="NumberRef8274118304"/>
        <w:bookmarkStart w:id="163"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32851"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6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6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65" w:name="NumberRef3570231199"/>
        <w:bookmarkStart w:id="166"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32851"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67"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6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6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3285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32851"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32851"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69" w:name="NumberRef6789133549"/>
        <w:bookmarkStart w:id="170" w:name="NumberRef896413922"/>
        <w:bookmarkStart w:id="171" w:name="NumberRef2076272964"/>
        <w:bookmarkStart w:id="172" w:name="NumberRef4804747105"/>
        <w:bookmarkStart w:id="173"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bookmarkEnd w:id="171"/>
            <w:bookmarkEnd w:id="172"/>
            <w:bookmarkEnd w:id="17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32851"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4"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32851"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32851"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75" w:name="NumberRef1499810815"/>
        <w:bookmarkStart w:id="176" w:name="NumberRef7043957710"/>
        <w:bookmarkStart w:id="177" w:name="NumberRef9287859797"/>
        <w:bookmarkStart w:id="178" w:name="NumberRef5302125216"/>
        <w:bookmarkStart w:id="179" w:name="NumberRef3297359347"/>
        <w:bookmarkStart w:id="180" w:name="NumberRef7901288867"/>
        <w:bookmarkStart w:id="181" w:name="NumberRef2546018958"/>
        <w:bookmarkStart w:id="182" w:name="NumberRef3406065702"/>
        <w:bookmarkStart w:id="183"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bookmarkEnd w:id="180"/>
            <w:bookmarkEnd w:id="181"/>
            <w:bookmarkEnd w:id="182"/>
            <w:bookmarkEnd w:id="183"/>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8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8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8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8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32851"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32851"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8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8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3285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87" w:name="NumberRef7577292919"/>
        <w:bookmarkStart w:id="188" w:name="NumberRef4018420577"/>
        <w:bookmarkStart w:id="189" w:name="NumberRef4618743658"/>
        <w:bookmarkStart w:id="190" w:name="NumberRef4921656251"/>
        <w:bookmarkStart w:id="191"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bookmarkEnd w:id="188"/>
            <w:bookmarkEnd w:id="189"/>
            <w:bookmarkEnd w:id="190"/>
            <w:bookmarkEnd w:id="191"/>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9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32851"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93" w:name="NumberRef954290628"/>
        <w:bookmarkStart w:id="194" w:name="NumberRef449338555"/>
        <w:bookmarkStart w:id="195"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bookmarkEnd w:id="194"/>
            <w:bookmarkEnd w:id="19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32851"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96" w:name="NumberRef5897925496"/>
        <w:bookmarkStart w:id="197" w:name="NumberRef2729423642"/>
        <w:bookmarkStart w:id="198" w:name="NumberRef6736466885"/>
        <w:bookmarkStart w:id="199" w:name="NumberRef2972580194"/>
        <w:bookmarkStart w:id="200" w:name="NumberRef2352822423"/>
        <w:bookmarkStart w:id="201" w:name="NumberRef4824280739"/>
        <w:bookmarkStart w:id="202"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bookmarkEnd w:id="197"/>
            <w:bookmarkEnd w:id="198"/>
            <w:bookmarkEnd w:id="199"/>
            <w:bookmarkEnd w:id="200"/>
            <w:bookmarkEnd w:id="201"/>
            <w:bookmarkEnd w:id="20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0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32851"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32851"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E32851"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0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0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32851"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05"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0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0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32851"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32851"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07"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32851"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08"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32851"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09" w:name="NumberRef9276165366"/>
        <w:bookmarkStart w:id="210" w:name="NumberRef979298353"/>
        <w:bookmarkStart w:id="211" w:name="NumberRef4438624978"/>
        <w:bookmarkStart w:id="212"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9"/>
            <w:bookmarkEnd w:id="210"/>
            <w:bookmarkEnd w:id="211"/>
            <w:bookmarkEnd w:id="21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32851"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13"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14"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4"/>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1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1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1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1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1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1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1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1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32851"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32851"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32851"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32851"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1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1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2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2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2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2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D47B1E9"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E32851"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22"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22"/>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E32851"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23"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2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E32851"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E32851"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E32851"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24"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24"/>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E32851"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25"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2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E32851"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26"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26"/>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E32851"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27"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27"/>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E32851"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28"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2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E32851"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29"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29"/>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E32851"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30" w:name="NumberRef1556630731"/>
        <w:bookmarkStart w:id="231"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30"/>
            <w:bookmarkEnd w:id="231"/>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32" w:name="NumberRef4744591713"/>
        <w:bookmarkStart w:id="233" w:name="NumberRef2572676539"/>
        <w:bookmarkStart w:id="234"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32"/>
            <w:bookmarkEnd w:id="233"/>
            <w:bookmarkEnd w:id="23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E32851"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E32851"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E32851"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3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3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E32851"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3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3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E32851"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E32851"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E32851"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3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3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E32851"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E32851"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3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3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w:t>
      </w:r>
      <w:r>
        <w:rPr>
          <w:rFonts w:ascii="Times New Roman" w:hAnsi="Times New Roman" w:cs="Times New Roman"/>
        </w:rPr>
        <w:lastRenderedPageBreak/>
        <w:t xml:space="preserve">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39" w:name="OLE_LINK3"/>
      <w:bookmarkStart w:id="24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39"/>
      <w:bookmarkEnd w:id="24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2F945208"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depth of field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 and 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75F0F4A5"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 xml:space="preserve">Following a comprehensive survey of the state-of-the-art techniques for improving the capture volume of iris acquisition systems, we found that there are broadly two main types of solutions to increase the capture volume significantly.  The first type of solutions combines multiple field of views (FOVs) either in time or space to expand the total field of view of the iris acquisition system.  For example, multiple cameras (with a variety of focal lengths) may be used to stagger the individual FOVs in space, or a single camera with a zoom lens and focusing unit may be mounted on a pan-tilt stage to cover the desired capture volume over time.  These solutions tend to be </w:t>
      </w:r>
      <w:r w:rsidRPr="00CE4941">
        <w:rPr>
          <w:rFonts w:ascii="Times New Roman" w:hAnsi="Times New Roman" w:cs="Times New Roman"/>
        </w:rPr>
        <w:lastRenderedPageBreak/>
        <w:t>complex in operation and are usually expensive.  The second type of solutions employs computational imaging techniques, such as wavefront coding, to make the impulse response (point spread function) greatly invariant to defocus so that a su</w:t>
      </w:r>
      <w:bookmarkStart w:id="241" w:name="_GoBack"/>
      <w:bookmarkEnd w:id="241"/>
      <w:r w:rsidRPr="00CE4941">
        <w:rPr>
          <w:rFonts w:ascii="Times New Roman" w:hAnsi="Times New Roman" w:cs="Times New Roman"/>
        </w:rPr>
        <w:t>itable inverse filter can be used to recover fine details (high spatial frequency) information from the scene across a considerable depth.  However, these systems are usually plagued by noise exactly at the high spatial frequencies and tend to hav</w:t>
      </w:r>
      <w:r>
        <w:rPr>
          <w:rFonts w:ascii="Times New Roman" w:hAnsi="Times New Roman" w:cs="Times New Roman"/>
        </w:rPr>
        <w:t>e high computational complexity</w:t>
      </w:r>
      <w:r w:rsidR="0088563B">
        <w:rPr>
          <w:rFonts w:ascii="Times New Roman" w:hAnsi="Times New Roman" w:cs="Times New Roman"/>
        </w:rPr>
        <w:t>.</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61A30E5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 with the image coordinates obtained through ray tracing in Zemax for randomly generated systems.  Further, w</w:t>
      </w:r>
      <w:r w:rsidR="00D7040D">
        <w:rPr>
          <w:rFonts w:ascii="Times New Roman" w:hAnsi="Times New Roman" w:cs="Times New Roman"/>
        </w:rPr>
        <w:t xml:space="preserve">e showed that the general model readily reduces to simpler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     </w:t>
      </w:r>
    </w:p>
    <w:p w14:paraId="1C103569" w14:textId="047F977D"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907248">
        <w:rPr>
          <w:rFonts w:ascii="Times New Roman" w:hAnsi="Times New Roman" w:cs="Times New Roman"/>
        </w:rPr>
        <w:t xml:space="preserve"> We called this new computational 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existing focus stacking </w:t>
      </w:r>
      <w:r w:rsidR="000F0A3F">
        <w:rPr>
          <w:rFonts w:ascii="Times New Roman" w:hAnsi="Times New Roman" w:cs="Times New Roman"/>
        </w:rPr>
        <w:lastRenderedPageBreak/>
        <w:t xml:space="preserve">method for </w:t>
      </w:r>
      <w:r w:rsidR="00845928">
        <w:rPr>
          <w:rFonts w:ascii="Times New Roman" w:hAnsi="Times New Roman" w:cs="Times New Roman"/>
        </w:rPr>
        <w:t>conventional</w:t>
      </w:r>
      <w:r w:rsidR="000F0A3F">
        <w:rPr>
          <w:rFonts w:ascii="Times New Roman" w:hAnsi="Times New Roman" w:cs="Times New Roman"/>
        </w:rPr>
        <w:t xml:space="preserve"> cameras, the central concept of the method originated from insights gleaned from the new geometric model derived in this work.  In theory, the extension of depth of field possible using the angular focus stacking method is unbounded</w:t>
      </w:r>
      <w:r w:rsidR="00E50BD6">
        <w:rPr>
          <w:rFonts w:ascii="Times New Roman" w:hAnsi="Times New Roman" w:cs="Times New Roman"/>
        </w:rPr>
        <w:t xml:space="preserve">; however, the number of image required to capture for generating an extended depth of field image increases.  In Sec. 5.3 we demonstrated the angular focus stacking method using a simulation set up in Zemax. </w:t>
      </w:r>
      <w:r w:rsidR="00845928">
        <w:rPr>
          <w:rFonts w:ascii="Times New Roman" w:hAnsi="Times New Roman" w:cs="Times New Roman"/>
        </w:rPr>
        <w:t xml:space="preserve"> </w:t>
      </w:r>
    </w:p>
    <w:p w14:paraId="644517D1" w14:textId="585B0B18"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Sec 5.2,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Therefore, the image registration process is exact and efficient.</w:t>
      </w:r>
      <w:r>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Sec 5.4;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xml:space="preserve">: (1) the subject </w:t>
      </w:r>
      <w:r w:rsidR="004C26AD">
        <w:rPr>
          <w:rFonts w:ascii="Times New Roman" w:hAnsi="Times New Roman" w:cs="Times New Roman"/>
        </w:rPr>
        <w:lastRenderedPageBreak/>
        <w:t>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whereas the effects of 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497F463F"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Direction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If we pivot the lens about the center of the entrance pupil, the viewpoint doesn’t change when we rotate the lens.  However, the plane of sharp focus sweeps through the scene per the Scheimpflug principle.  Is it possible to generate a depth map using the information about the </w:t>
      </w:r>
      <w:r>
        <w:rPr>
          <w:rFonts w:ascii="Times New Roman" w:hAnsi="Times New Roman" w:cs="Times New Roman"/>
        </w:rPr>
        <w:lastRenderedPageBreak/>
        <w:t>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degrees of freedom for imaging then just 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w:t>
      </w:r>
      <w:r>
        <w:rPr>
          <w:rFonts w:ascii="Times New Roman" w:hAnsi="Times New Roman" w:cs="Times New Roman"/>
        </w:rPr>
        <w:lastRenderedPageBreak/>
        <w:t xml:space="preserve">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42" w:name="equ_A1_1"/>
              <m:d>
                <m:dPr>
                  <m:ctrlPr>
                    <w:rPr>
                      <w:rFonts w:ascii="Cambria Math" w:hAnsi="Cambria Math" w:cs="Times New Roman"/>
                      <w:i/>
                    </w:rPr>
                  </m:ctrlPr>
                </m:dPr>
                <m:e>
                  <m:r>
                    <w:rPr>
                      <w:rFonts w:ascii="Cambria Math" w:hAnsi="Cambria Math" w:cs="Times New Roman"/>
                    </w:rPr>
                    <m:t>A1.1</m:t>
                  </m:r>
                </m:e>
              </m:d>
              <w:bookmarkEnd w:id="24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E32851"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4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4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E3285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44" w:name="equ_A1_5"/>
              <m:d>
                <m:dPr>
                  <m:ctrlPr>
                    <w:rPr>
                      <w:rFonts w:ascii="Cambria Math" w:hAnsi="Cambria Math"/>
                      <w:i/>
                    </w:rPr>
                  </m:ctrlPr>
                </m:dPr>
                <m:e>
                  <m:r>
                    <w:rPr>
                      <w:rFonts w:ascii="Cambria Math" w:hAnsi="Cambria Math"/>
                    </w:rPr>
                    <m:t>A1.5</m:t>
                  </m:r>
                </m:e>
              </m:d>
              <w:bookmarkEnd w:id="24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E3285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4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4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E32851"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E32851"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E32851"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E32851"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E3285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E3285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46" w:name="_Appendix_A.2_The"/>
      <w:bookmarkEnd w:id="24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32851"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4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4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32851"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4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48"/>
            </m:e>
          </m:eqArr>
        </m:oMath>
      </m:oMathPara>
    </w:p>
    <w:p w14:paraId="5F170EEB" w14:textId="5428C1F9" w:rsidR="002703E6" w:rsidRPr="002703E6"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32851"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E32851"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E32851"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49" w:name="_Appendix_B.1_Derivation"/>
      <w:bookmarkEnd w:id="24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E32851"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E32851"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5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5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E32851"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5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5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5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5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32851"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5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5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32851"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5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5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32851"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5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5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32851"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32851"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56" w:name="equ_B1_6"/>
              <m:d>
                <m:dPr>
                  <m:ctrlPr>
                    <w:rPr>
                      <w:rFonts w:ascii="Cambria Math" w:hAnsi="Cambria Math" w:cs="Times New Roman"/>
                      <w:i/>
                    </w:rPr>
                  </m:ctrlPr>
                </m:dPr>
                <m:e>
                  <m:r>
                    <w:rPr>
                      <w:rFonts w:ascii="Cambria Math" w:hAnsi="Cambria Math" w:cs="Times New Roman"/>
                    </w:rPr>
                    <m:t>B1.6</m:t>
                  </m:r>
                </m:e>
              </m:d>
              <w:bookmarkEnd w:id="25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3285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3285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3285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57" w:name="_Appendix_B.2_A"/>
      <w:bookmarkEnd w:id="25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5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5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E32851"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5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5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32851"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6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6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61" w:name="equ_B2_3"/>
              <m:d>
                <m:dPr>
                  <m:ctrlPr>
                    <w:rPr>
                      <w:rFonts w:ascii="Cambria Math" w:hAnsi="Cambria Math" w:cs="Times New Roman"/>
                      <w:i/>
                    </w:rPr>
                  </m:ctrlPr>
                </m:dPr>
                <m:e>
                  <m:r>
                    <w:rPr>
                      <w:rFonts w:ascii="Cambria Math" w:hAnsi="Cambria Math" w:cs="Times New Roman"/>
                    </w:rPr>
                    <m:t>B2.3</m:t>
                  </m:r>
                </m:e>
              </m:d>
              <w:bookmarkEnd w:id="26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32851"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62" w:name="equ_B2_5"/>
              <m:d>
                <m:dPr>
                  <m:ctrlPr>
                    <w:rPr>
                      <w:rFonts w:ascii="Cambria Math" w:hAnsi="Cambria Math" w:cs="Times New Roman"/>
                      <w:i/>
                    </w:rPr>
                  </m:ctrlPr>
                </m:dPr>
                <m:e>
                  <m:r>
                    <w:rPr>
                      <w:rFonts w:ascii="Cambria Math" w:hAnsi="Cambria Math" w:cs="Times New Roman"/>
                    </w:rPr>
                    <m:t>B2.5</m:t>
                  </m:r>
                </m:e>
              </m:d>
              <w:bookmarkEnd w:id="26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E3285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6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6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32851"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6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6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32851"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E32851"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65" w:name="equ_B2_9"/>
              <m:d>
                <m:dPr>
                  <m:ctrlPr>
                    <w:rPr>
                      <w:rFonts w:ascii="Cambria Math" w:hAnsi="Cambria Math" w:cs="Times New Roman"/>
                      <w:i/>
                    </w:rPr>
                  </m:ctrlPr>
                </m:dPr>
                <m:e>
                  <m:r>
                    <w:rPr>
                      <w:rFonts w:ascii="Cambria Math" w:hAnsi="Cambria Math" w:cs="Times New Roman"/>
                    </w:rPr>
                    <m:t>B2.9</m:t>
                  </m:r>
                </m:e>
              </m:d>
              <w:bookmarkEnd w:id="265"/>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32851"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66" w:name="equ_B2_10"/>
              <m:d>
                <m:dPr>
                  <m:ctrlPr>
                    <w:rPr>
                      <w:rFonts w:ascii="Cambria Math" w:hAnsi="Cambria Math" w:cs="Times New Roman"/>
                      <w:i/>
                    </w:rPr>
                  </m:ctrlPr>
                </m:dPr>
                <m:e>
                  <m:r>
                    <w:rPr>
                      <w:rFonts w:ascii="Cambria Math" w:hAnsi="Cambria Math" w:cs="Times New Roman"/>
                    </w:rPr>
                    <m:t>B2.10</m:t>
                  </m:r>
                </m:e>
              </m:d>
              <w:bookmarkEnd w:id="26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67" w:name="_Appendix_C.1_Distribution"/>
      <w:bookmarkEnd w:id="26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E32851"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68" w:name="equ_C1_1"/>
              <m:d>
                <m:dPr>
                  <m:ctrlPr>
                    <w:rPr>
                      <w:rFonts w:ascii="Cambria Math" w:hAnsi="Cambria Math" w:cs="Times New Roman"/>
                      <w:i/>
                    </w:rPr>
                  </m:ctrlPr>
                </m:dPr>
                <m:e>
                  <m:r>
                    <w:rPr>
                      <w:rFonts w:ascii="Cambria Math" w:hAnsi="Cambria Math" w:cs="Times New Roman"/>
                    </w:rPr>
                    <m:t>C1.1</m:t>
                  </m:r>
                </m:e>
              </m:d>
              <w:bookmarkEnd w:id="26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E32851"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6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6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E32851"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E32851"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E32851"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E32851"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60F7AC" w14:textId="77777777" w:rsidR="00871AA1" w:rsidRDefault="00871AA1" w:rsidP="00165E15">
      <w:pPr>
        <w:spacing w:after="0" w:line="240" w:lineRule="auto"/>
      </w:pPr>
      <w:r>
        <w:separator/>
      </w:r>
    </w:p>
  </w:endnote>
  <w:endnote w:type="continuationSeparator" w:id="0">
    <w:p w14:paraId="2EC7FE00" w14:textId="77777777" w:rsidR="00871AA1" w:rsidRDefault="00871AA1"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959F9C0" w:rsidR="00E32851" w:rsidRDefault="00E32851"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E4941">
          <w:rPr>
            <w:rFonts w:ascii="Times New Roman" w:hAnsi="Times New Roman" w:cs="Times New Roman"/>
            <w:noProof/>
            <w:color w:val="000000" w:themeColor="text1"/>
          </w:rPr>
          <w:t>134</w:t>
        </w:r>
        <w:r w:rsidRPr="002D6DAC">
          <w:rPr>
            <w:rFonts w:ascii="Times New Roman" w:hAnsi="Times New Roman" w:cs="Times New Roman"/>
            <w:noProof/>
            <w:color w:val="000000" w:themeColor="text1"/>
          </w:rPr>
          <w:fldChar w:fldCharType="end"/>
        </w:r>
      </w:p>
    </w:sdtContent>
  </w:sdt>
  <w:p w14:paraId="23DC7B5E" w14:textId="77777777" w:rsidR="00E32851" w:rsidRDefault="00E328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F2DF51" w14:textId="77777777" w:rsidR="00871AA1" w:rsidRDefault="00871AA1" w:rsidP="00165E15">
      <w:pPr>
        <w:spacing w:after="0" w:line="240" w:lineRule="auto"/>
      </w:pPr>
      <w:r>
        <w:separator/>
      </w:r>
    </w:p>
  </w:footnote>
  <w:footnote w:type="continuationSeparator" w:id="0">
    <w:p w14:paraId="0BA55B86" w14:textId="77777777" w:rsidR="00871AA1" w:rsidRDefault="00871AA1" w:rsidP="00165E15">
      <w:pPr>
        <w:spacing w:after="0" w:line="240" w:lineRule="auto"/>
      </w:pPr>
      <w:r>
        <w:continuationSeparator/>
      </w:r>
    </w:p>
  </w:footnote>
  <w:footnote w:id="1">
    <w:p w14:paraId="72686980" w14:textId="77777777" w:rsidR="00E32851" w:rsidRDefault="00E32851"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E32851" w:rsidRPr="006118AE" w:rsidRDefault="00E32851"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E32851" w:rsidRPr="00261509" w:rsidRDefault="00E32851">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AE2"/>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2ED8"/>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C72BA"/>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17EB8"/>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6F23"/>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7A0"/>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DBF"/>
    <w:rsid w:val="00F20555"/>
    <w:rsid w:val="00F20F2E"/>
    <w:rsid w:val="00F21B64"/>
    <w:rsid w:val="00F22229"/>
    <w:rsid w:val="00F23CE4"/>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6EC39-2008-4CC7-AAF3-4720CD748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2</TotalTime>
  <Pages>155</Pages>
  <Words>76796</Words>
  <Characters>437739</Characters>
  <Application>Microsoft Office Word</Application>
  <DocSecurity>0</DocSecurity>
  <Lines>3647</Lines>
  <Paragraphs>1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34</cp:revision>
  <cp:lastPrinted>2016-08-22T17:18:00Z</cp:lastPrinted>
  <dcterms:created xsi:type="dcterms:W3CDTF">2016-10-25T21:32:00Z</dcterms:created>
  <dcterms:modified xsi:type="dcterms:W3CDTF">2016-11-0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Jg2ESHPv"/&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